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D5072" w:rsidRPr="00C523E5" w:rsidRDefault="00270016" w:rsidP="009D5072">
      <w:pPr>
        <w:pStyle w:val="ListParagraph"/>
        <w:widowControl w:val="0"/>
        <w:spacing w:before="0" w:line="240" w:lineRule="auto"/>
        <w:ind w:left="0" w:firstLine="0"/>
        <w:jc w:val="center"/>
        <w:rPr>
          <w:rFonts w:cs="Times New Roman"/>
          <w:b/>
          <w:bCs/>
          <w:sz w:val="24"/>
        </w:rPr>
      </w:pPr>
      <w:r>
        <w:rPr>
          <w:rFonts w:cs="Times New Roman"/>
          <w:b/>
          <w:bCs/>
          <w:sz w:val="24"/>
        </w:rPr>
        <w:t>Electronic Supple</w:t>
      </w:r>
      <w:bookmarkStart w:id="0" w:name="_GoBack"/>
      <w:bookmarkEnd w:id="0"/>
      <w:r>
        <w:rPr>
          <w:rFonts w:cs="Times New Roman"/>
          <w:b/>
          <w:bCs/>
          <w:sz w:val="24"/>
        </w:rPr>
        <w:t>mentary Material</w:t>
      </w:r>
    </w:p>
    <w:p w:rsidR="009D5072" w:rsidRPr="00C523E5" w:rsidRDefault="009D5072" w:rsidP="009D5072">
      <w:pPr>
        <w:pStyle w:val="ListParagraph"/>
        <w:widowControl w:val="0"/>
        <w:spacing w:before="0" w:line="240" w:lineRule="auto"/>
        <w:ind w:left="0" w:firstLine="0"/>
        <w:jc w:val="center"/>
        <w:rPr>
          <w:rFonts w:cs="Times New Roman"/>
          <w:b/>
          <w:bCs/>
          <w:sz w:val="12"/>
          <w:szCs w:val="12"/>
        </w:rPr>
      </w:pPr>
    </w:p>
    <w:tbl>
      <w:tblPr>
        <w:tblStyle w:val="ListTable6Colorful"/>
        <w:tblW w:w="10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3"/>
        <w:gridCol w:w="1267"/>
        <w:gridCol w:w="1258"/>
        <w:gridCol w:w="5001"/>
        <w:gridCol w:w="2171"/>
      </w:tblGrid>
      <w:tr w:rsidR="009D5072" w:rsidRPr="00C523E5" w:rsidTr="008038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shd w:val="clear" w:color="auto" w:fill="auto"/>
            <w:tcMar>
              <w:left w:w="29" w:type="dxa"/>
              <w:right w:w="29" w:type="dxa"/>
            </w:tcMar>
            <w:vAlign w:val="center"/>
          </w:tcPr>
          <w:p w:rsidR="009D5072" w:rsidRPr="00C523E5" w:rsidRDefault="009D5072" w:rsidP="00803807">
            <w:pPr>
              <w:pStyle w:val="ListParagraph"/>
              <w:widowControl w:val="0"/>
              <w:spacing w:before="0" w:after="0" w:line="360" w:lineRule="auto"/>
              <w:ind w:left="0" w:firstLine="0"/>
              <w:jc w:val="center"/>
              <w:rPr>
                <w:rFonts w:cs="Times New Roman"/>
                <w:bCs w:val="0"/>
                <w:color w:val="auto"/>
              </w:rPr>
            </w:pPr>
            <w:r w:rsidRPr="00C523E5">
              <w:rPr>
                <w:rFonts w:cs="Times New Roman"/>
                <w:bCs w:val="0"/>
                <w:color w:val="auto"/>
              </w:rPr>
              <w:t>Dimension</w:t>
            </w:r>
          </w:p>
        </w:tc>
        <w:tc>
          <w:tcPr>
            <w:tcW w:w="1273" w:type="dxa"/>
            <w:shd w:val="clear" w:color="auto" w:fill="auto"/>
            <w:tcMar>
              <w:left w:w="29" w:type="dxa"/>
              <w:right w:w="29" w:type="dxa"/>
            </w:tcMar>
            <w:vAlign w:val="center"/>
          </w:tcPr>
          <w:p w:rsidR="009D5072" w:rsidRPr="00C523E5" w:rsidRDefault="009D5072" w:rsidP="00803807">
            <w:pPr>
              <w:pStyle w:val="ListParagraph"/>
              <w:widowControl w:val="0"/>
              <w:spacing w:before="0" w:after="0" w:line="360"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bCs w:val="0"/>
                <w:color w:val="auto"/>
              </w:rPr>
            </w:pPr>
            <w:r w:rsidRPr="00C523E5">
              <w:rPr>
                <w:rFonts w:cs="Times New Roman"/>
                <w:bCs w:val="0"/>
                <w:color w:val="auto"/>
              </w:rPr>
              <w:t>Aspect</w:t>
            </w:r>
          </w:p>
        </w:tc>
        <w:tc>
          <w:tcPr>
            <w:tcW w:w="1264" w:type="dxa"/>
            <w:shd w:val="clear" w:color="auto" w:fill="auto"/>
            <w:tcMar>
              <w:left w:w="14" w:type="dxa"/>
              <w:right w:w="14" w:type="dxa"/>
            </w:tcMar>
            <w:vAlign w:val="center"/>
          </w:tcPr>
          <w:p w:rsidR="009D5072" w:rsidRPr="00C523E5" w:rsidRDefault="009D5072" w:rsidP="00803807">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C523E5">
              <w:rPr>
                <w:rFonts w:ascii="Times New Roman" w:hAnsi="Times New Roman" w:cs="Times New Roman"/>
                <w:color w:val="auto"/>
              </w:rPr>
              <w:t>Indicator</w:t>
            </w:r>
          </w:p>
        </w:tc>
        <w:tc>
          <w:tcPr>
            <w:tcW w:w="5439" w:type="dxa"/>
            <w:shd w:val="clear" w:color="auto" w:fill="auto"/>
            <w:tcMar>
              <w:left w:w="29" w:type="dxa"/>
              <w:right w:w="29" w:type="dxa"/>
            </w:tcMar>
            <w:vAlign w:val="center"/>
          </w:tcPr>
          <w:p w:rsidR="009D5072" w:rsidRPr="00C523E5" w:rsidRDefault="009D5072" w:rsidP="00803807">
            <w:pPr>
              <w:pStyle w:val="ListParagraph"/>
              <w:widowControl w:val="0"/>
              <w:spacing w:before="0" w:after="0" w:line="360"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C523E5">
              <w:rPr>
                <w:rFonts w:cs="Times New Roman"/>
                <w:bCs w:val="0"/>
              </w:rPr>
              <w:t>Questions</w:t>
            </w:r>
          </w:p>
        </w:tc>
        <w:tc>
          <w:tcPr>
            <w:tcW w:w="1715" w:type="dxa"/>
            <w:shd w:val="clear" w:color="auto" w:fill="auto"/>
            <w:tcMar>
              <w:left w:w="58" w:type="dxa"/>
              <w:right w:w="58" w:type="dxa"/>
            </w:tcMar>
            <w:vAlign w:val="center"/>
          </w:tcPr>
          <w:p w:rsidR="009D5072" w:rsidRPr="00C523E5" w:rsidRDefault="009D5072" w:rsidP="00803807">
            <w:pPr>
              <w:pStyle w:val="ListParagraph"/>
              <w:widowControl w:val="0"/>
              <w:spacing w:before="0" w:after="0" w:line="360" w:lineRule="auto"/>
              <w:ind w:left="0" w:firstLine="0"/>
              <w:jc w:val="center"/>
              <w:cnfStyle w:val="100000000000" w:firstRow="1" w:lastRow="0" w:firstColumn="0" w:lastColumn="0" w:oddVBand="0" w:evenVBand="0" w:oddHBand="0" w:evenHBand="0" w:firstRowFirstColumn="0" w:firstRowLastColumn="0" w:lastRowFirstColumn="0" w:lastRowLastColumn="0"/>
              <w:rPr>
                <w:rFonts w:cs="Times New Roman"/>
                <w:bCs w:val="0"/>
              </w:rPr>
            </w:pPr>
            <w:r w:rsidRPr="00C523E5">
              <w:rPr>
                <w:rFonts w:cs="Times New Roman"/>
                <w:bCs w:val="0"/>
              </w:rPr>
              <w:t>References</w:t>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r w:rsidRPr="00C523E5">
              <w:rPr>
                <w:rFonts w:cs="Times New Roman"/>
                <w:color w:val="auto"/>
                <w:sz w:val="18"/>
                <w:szCs w:val="18"/>
              </w:rPr>
              <w:t>Cost</w:t>
            </w:r>
          </w:p>
        </w:tc>
        <w:tc>
          <w:tcPr>
            <w:tcW w:w="1273" w:type="dxa"/>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w:t>
            </w:r>
          </w:p>
        </w:tc>
        <w:tc>
          <w:tcPr>
            <w:tcW w:w="1264" w:type="dxa"/>
            <w:shd w:val="clear" w:color="auto" w:fill="auto"/>
            <w:tcMar>
              <w:left w:w="14" w:type="dxa"/>
              <w:right w:w="14" w:type="dxa"/>
            </w:tcMar>
            <w:vAlign w:val="center"/>
          </w:tcPr>
          <w:p w:rsidR="009D5072" w:rsidRPr="00C523E5" w:rsidRDefault="009D5072" w:rsidP="0080380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C523E5">
              <w:rPr>
                <w:rFonts w:ascii="Times New Roman" w:hAnsi="Times New Roman" w:cs="Times New Roman"/>
                <w:b/>
                <w:color w:val="auto"/>
                <w:sz w:val="18"/>
                <w:szCs w:val="18"/>
              </w:rPr>
              <w:t>Cost</w:t>
            </w: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16" w:hanging="216"/>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stable are the prices of the products and items provided by the supplier?</w:t>
            </w:r>
          </w:p>
          <w:p w:rsidR="009D5072" w:rsidRPr="00C523E5" w:rsidRDefault="009D5072" w:rsidP="009D5072">
            <w:pPr>
              <w:pStyle w:val="ListParagraph"/>
              <w:widowControl w:val="0"/>
              <w:numPr>
                <w:ilvl w:val="0"/>
                <w:numId w:val="1"/>
              </w:numPr>
              <w:spacing w:before="0" w:after="0" w:line="240" w:lineRule="auto"/>
              <w:ind w:left="216" w:hanging="216"/>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the supplier has the </w:t>
            </w:r>
            <w:r w:rsidRPr="00C523E5">
              <w:rPr>
                <w:rFonts w:cs="Times New Roman"/>
                <w:bCs/>
                <w:noProof/>
                <w:sz w:val="18"/>
                <w:szCs w:val="18"/>
              </w:rPr>
              <w:t>financial</w:t>
            </w:r>
            <w:r w:rsidRPr="00C523E5">
              <w:rPr>
                <w:rFonts w:cs="Times New Roman"/>
                <w:bCs/>
                <w:sz w:val="18"/>
                <w:szCs w:val="18"/>
              </w:rPr>
              <w:t xml:space="preserve"> strength to </w:t>
            </w:r>
            <w:r w:rsidRPr="00C523E5">
              <w:rPr>
                <w:rFonts w:cs="Times New Roman"/>
                <w:bCs/>
                <w:noProof/>
                <w:sz w:val="18"/>
                <w:szCs w:val="18"/>
              </w:rPr>
              <w:t>compensate for</w:t>
            </w:r>
            <w:r w:rsidRPr="00C523E5">
              <w:rPr>
                <w:rFonts w:cs="Times New Roman"/>
                <w:bCs/>
                <w:sz w:val="18"/>
                <w:szCs w:val="18"/>
              </w:rPr>
              <w:t xml:space="preserve"> the consequences of the past-due payments of the buyer of medical equipment and devices?</w:t>
            </w:r>
          </w:p>
          <w:p w:rsidR="009D5072" w:rsidRPr="00C523E5" w:rsidRDefault="009D5072" w:rsidP="009D5072">
            <w:pPr>
              <w:pStyle w:val="ListParagraph"/>
              <w:widowControl w:val="0"/>
              <w:numPr>
                <w:ilvl w:val="0"/>
                <w:numId w:val="1"/>
              </w:numPr>
              <w:spacing w:before="0" w:after="0" w:line="240" w:lineRule="auto"/>
              <w:ind w:left="216" w:hanging="216"/>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Under the market fluctuations or in case of the reduced purchasing power of buyers, while maintaining the quality of the product, how much able is the supplier to provide special sale offers with prices lower than that of the competitors?</w:t>
            </w:r>
          </w:p>
          <w:p w:rsidR="009D5072" w:rsidRPr="00C523E5" w:rsidRDefault="009D5072" w:rsidP="009D5072">
            <w:pPr>
              <w:pStyle w:val="ListParagraph"/>
              <w:widowControl w:val="0"/>
              <w:numPr>
                <w:ilvl w:val="0"/>
                <w:numId w:val="1"/>
              </w:numPr>
              <w:spacing w:before="0" w:after="0" w:line="240" w:lineRule="auto"/>
              <w:ind w:left="216" w:hanging="216"/>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supplier performance in reducing and minimizing the financial losses due to the shortage or non-existence of products or items required by the buyer, especially in case of extra order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SYWplc2g8L0F1dGhvcj48WWVhcj4yMDE1PC9ZZWFyPjxS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SYWplc2g8L0F1dGhvcj48WWVhcj4yMDE1PC9ZZWFyPjxS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15,17,39,50,83,99,109,136]</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r w:rsidRPr="00C523E5">
              <w:rPr>
                <w:rFonts w:cs="Times New Roman"/>
                <w:color w:val="auto"/>
                <w:sz w:val="18"/>
                <w:szCs w:val="18"/>
              </w:rPr>
              <w:t>Delivery time</w:t>
            </w:r>
          </w:p>
        </w:tc>
        <w:tc>
          <w:tcPr>
            <w:tcW w:w="1273" w:type="dxa"/>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w:t>
            </w:r>
          </w:p>
        </w:tc>
        <w:tc>
          <w:tcPr>
            <w:tcW w:w="1264" w:type="dxa"/>
            <w:shd w:val="clear" w:color="auto" w:fill="auto"/>
            <w:tcMar>
              <w:left w:w="14" w:type="dxa"/>
              <w:right w:w="14" w:type="dxa"/>
            </w:tcMar>
            <w:vAlign w:val="center"/>
          </w:tcPr>
          <w:p w:rsidR="009D5072" w:rsidRPr="00C523E5" w:rsidRDefault="009D5072" w:rsidP="00803807">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18"/>
                <w:szCs w:val="18"/>
              </w:rPr>
            </w:pPr>
            <w:r w:rsidRPr="00C523E5">
              <w:rPr>
                <w:rFonts w:ascii="Times New Roman" w:hAnsi="Times New Roman" w:cs="Times New Roman"/>
                <w:b/>
                <w:color w:val="auto"/>
                <w:sz w:val="18"/>
                <w:szCs w:val="18"/>
              </w:rPr>
              <w:t>Delivery time</w:t>
            </w: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16" w:hanging="216"/>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supplier performance in the </w:t>
            </w:r>
            <w:r w:rsidRPr="00C523E5">
              <w:rPr>
                <w:rFonts w:cs="Times New Roman"/>
                <w:bCs/>
                <w:noProof/>
                <w:sz w:val="18"/>
                <w:szCs w:val="18"/>
              </w:rPr>
              <w:t>timely</w:t>
            </w:r>
            <w:r w:rsidRPr="00C523E5">
              <w:rPr>
                <w:rFonts w:cs="Times New Roman"/>
                <w:bCs/>
                <w:sz w:val="18"/>
                <w:szCs w:val="18"/>
              </w:rPr>
              <w:t xml:space="preserve"> delivery of orders?</w:t>
            </w:r>
          </w:p>
          <w:p w:rsidR="009D5072" w:rsidRPr="00C523E5" w:rsidRDefault="009D5072" w:rsidP="009D5072">
            <w:pPr>
              <w:pStyle w:val="ListParagraph"/>
              <w:widowControl w:val="0"/>
              <w:numPr>
                <w:ilvl w:val="0"/>
                <w:numId w:val="1"/>
              </w:numPr>
              <w:spacing w:before="0" w:after="0" w:line="240" w:lineRule="auto"/>
              <w:ind w:left="216" w:hanging="216"/>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supplier performance in the </w:t>
            </w:r>
            <w:r w:rsidRPr="00C523E5">
              <w:rPr>
                <w:rFonts w:cs="Times New Roman"/>
                <w:bCs/>
                <w:noProof/>
                <w:sz w:val="18"/>
                <w:szCs w:val="18"/>
              </w:rPr>
              <w:t>delivery</w:t>
            </w:r>
            <w:r w:rsidRPr="00C523E5">
              <w:rPr>
                <w:rFonts w:cs="Times New Roman"/>
                <w:bCs/>
                <w:sz w:val="18"/>
                <w:szCs w:val="18"/>
              </w:rPr>
              <w:t xml:space="preserve"> of unplanned and surplus orders in times of crisis, disruptions, or unexpected events?</w:t>
            </w:r>
          </w:p>
          <w:p w:rsidR="009D5072" w:rsidRPr="00C523E5" w:rsidRDefault="009D5072" w:rsidP="009D5072">
            <w:pPr>
              <w:pStyle w:val="ListParagraph"/>
              <w:widowControl w:val="0"/>
              <w:numPr>
                <w:ilvl w:val="0"/>
                <w:numId w:val="1"/>
              </w:numPr>
              <w:spacing w:before="0" w:after="0" w:line="240" w:lineRule="auto"/>
              <w:ind w:left="216" w:hanging="216"/>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In case of disruptions, unexpected events, or operational failure in the equipment, how do you evaluate the supplier performance in timely and quick support services, especially for medical equipment with a high level of risk (class D)?</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SYWplc2g8L0F1dGhvcj48WWVhcj4yMDE1PC9ZZWFyPjxS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SYWplc2g8L0F1dGhvcj48WWVhcj4yMDE1PC9ZZWFyPjxS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15,38,39,71,91,108,109]</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val="restart"/>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r w:rsidRPr="00C523E5">
              <w:rPr>
                <w:rFonts w:cs="Times New Roman"/>
                <w:color w:val="auto"/>
                <w:sz w:val="18"/>
                <w:szCs w:val="18"/>
              </w:rPr>
              <w:t>QRE</w:t>
            </w:r>
          </w:p>
        </w:tc>
        <w:tc>
          <w:tcPr>
            <w:tcW w:w="1273" w:type="dxa"/>
            <w:vMerge w:val="restart"/>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Product Quality</w:t>
            </w: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Conformance to standards</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16" w:hanging="216"/>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much conformity to pre-defined standards exists in the design and construction features of medical equipment and devices (such as shape, dimensions, weight, etc.) purchased from the supplier?</w:t>
            </w:r>
          </w:p>
          <w:p w:rsidR="009D5072" w:rsidRPr="00C523E5" w:rsidRDefault="009D5072" w:rsidP="009D5072">
            <w:pPr>
              <w:pStyle w:val="ListParagraph"/>
              <w:widowControl w:val="0"/>
              <w:numPr>
                <w:ilvl w:val="0"/>
                <w:numId w:val="1"/>
              </w:numPr>
              <w:spacing w:before="0" w:after="0" w:line="240" w:lineRule="auto"/>
              <w:ind w:left="216" w:hanging="216"/>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supplier performance in making medical equipment and devices whose characteristics </w:t>
            </w:r>
            <w:r w:rsidRPr="00C523E5">
              <w:rPr>
                <w:rFonts w:cs="Times New Roman"/>
                <w:bCs/>
                <w:noProof/>
                <w:sz w:val="18"/>
                <w:szCs w:val="18"/>
              </w:rPr>
              <w:t>conform</w:t>
            </w:r>
            <w:r w:rsidRPr="00C523E5">
              <w:rPr>
                <w:rFonts w:cs="Times New Roman"/>
                <w:bCs/>
                <w:sz w:val="18"/>
                <w:szCs w:val="18"/>
              </w:rPr>
              <w:t xml:space="preserve"> to the CE Marking requirement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supplier performance in meeting the ISO 17664 requirement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Gb3JrZXI8L0F1dGhvcj48WWVhcj4xOTk3PC9ZZWFyPjxS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Gb3JrZXI8L0F1dGhvcj48WWVhcj4xOTk3PC9ZZWFyPjxS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9,28,42,63,96,123]</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Performance and functionality</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Considering the obtained feedback, how do you evaluate the medical equipment and devices purchased from the supplier in terms of ease of use?</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Considering the obtained feedbacks and performed evaluations, how proper, accurate, and effective are the medical equipment and devices with a </w:t>
            </w:r>
            <w:r w:rsidRPr="00C523E5">
              <w:rPr>
                <w:rFonts w:cs="Times New Roman"/>
                <w:bCs/>
                <w:noProof/>
                <w:sz w:val="18"/>
                <w:szCs w:val="18"/>
              </w:rPr>
              <w:t>high</w:t>
            </w:r>
            <w:r w:rsidRPr="00C523E5">
              <w:rPr>
                <w:rFonts w:cs="Times New Roman"/>
                <w:bCs/>
                <w:sz w:val="18"/>
                <w:szCs w:val="18"/>
              </w:rPr>
              <w:t xml:space="preserve"> level of risks (class D) and how well and perfect they perform their expected duti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w:t>
            </w:r>
            <w:r w:rsidRPr="00C523E5">
              <w:rPr>
                <w:rFonts w:cs="Times New Roman"/>
                <w:bCs/>
                <w:noProof/>
                <w:sz w:val="18"/>
                <w:szCs w:val="18"/>
              </w:rPr>
              <w:t>has</w:t>
            </w:r>
            <w:r w:rsidRPr="00C523E5">
              <w:rPr>
                <w:rFonts w:cs="Times New Roman"/>
                <w:bCs/>
                <w:sz w:val="18"/>
                <w:szCs w:val="18"/>
              </w:rPr>
              <w:t xml:space="preserve"> increased </w:t>
            </w:r>
            <w:r w:rsidRPr="00C523E5">
              <w:rPr>
                <w:rFonts w:cs="Times New Roman"/>
                <w:bCs/>
                <w:noProof/>
                <w:sz w:val="18"/>
                <w:szCs w:val="18"/>
              </w:rPr>
              <w:t xml:space="preserve">the suitable and satisfactory performance of the medical equipment and devices </w:t>
            </w:r>
            <w:r w:rsidRPr="00C523E5">
              <w:rPr>
                <w:rFonts w:cs="Times New Roman"/>
                <w:bCs/>
                <w:sz w:val="18"/>
                <w:szCs w:val="18"/>
              </w:rPr>
              <w:t>the reputation and credit of the supplier?</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Gb3JrZXI8L0F1dGhvcj48WWVhcj4xOTk3PC9ZZWFyPjxS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Gb3JrZXI8L0F1dGhvcj48WWVhcj4xOTk3PC9ZZWFyPjxS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6,42,128,143</w:t>
            </w:r>
            <w:r w:rsidRPr="00B35847">
              <w:rPr>
                <w:rFonts w:cs="Times New Roman"/>
                <w:sz w:val="18"/>
                <w:szCs w:val="18"/>
                <w:highlight w:val="yellow"/>
              </w:rPr>
              <w:fldChar w:fldCharType="end"/>
            </w:r>
            <w:r w:rsidRPr="00B35847">
              <w:rPr>
                <w:rFonts w:cs="Times New Roman"/>
                <w:sz w:val="18"/>
                <w:szCs w:val="18"/>
                <w:highlight w:val="yellow"/>
              </w:rPr>
              <w:t>]</w:t>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Reliability</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w:t>
            </w:r>
            <w:r w:rsidRPr="00C523E5">
              <w:rPr>
                <w:rFonts w:cs="Times New Roman"/>
                <w:bCs/>
                <w:noProof/>
                <w:sz w:val="18"/>
                <w:szCs w:val="18"/>
              </w:rPr>
              <w:t>maintainable and repairable are</w:t>
            </w:r>
            <w:r w:rsidRPr="00C523E5">
              <w:rPr>
                <w:rFonts w:cs="Times New Roman"/>
                <w:bCs/>
                <w:sz w:val="18"/>
                <w:szCs w:val="18"/>
              </w:rPr>
              <w:t xml:space="preserve"> medical equipment and devic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Under certain environmental conditions, how much it takes for the repairable medical equipment and devices to be repaired again after a repair?</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Under certain environmental conditions, how much it takes for the non-repairable medical equipment and devices to work properly, and after this time, they will be broken and will be useles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much durable (useful life) are the repairable medical equipment and devices purchased from the supplier?</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Gb3JrZXI8L0F1dGhvcj48WWVhcj4xOTk3PC9ZZWFyPjxS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Gb3JrZXI8L0F1dGhvcj48WWVhcj4xOTk3PC9ZZWFyPjxS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1,42,83,</w:t>
            </w:r>
            <w:r w:rsidRPr="00B35847">
              <w:rPr>
                <w:rFonts w:cs="Times New Roman"/>
                <w:sz w:val="18"/>
                <w:szCs w:val="18"/>
                <w:highlight w:val="yellow"/>
              </w:rPr>
              <w:fldChar w:fldCharType="end"/>
            </w:r>
            <w:r w:rsidRPr="00B35847">
              <w:rPr>
                <w:rFonts w:cs="Times New Roman"/>
                <w:sz w:val="18"/>
                <w:szCs w:val="18"/>
                <w:highlight w:val="yellow"/>
              </w:rPr>
              <w:t>122</w:t>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val="restart"/>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Service</w:t>
            </w: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Warranties and claim policies</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about the provided warranties for the medical equipment and devices (requirements, the length of the guarantee, and warranty)?</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suppliers about the provided warranties for in time delivery of the products and after-sales servic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lastRenderedPageBreak/>
              <w:t xml:space="preserve">How do you evaluate the performance of the supplier in defining an explicit, clear, and comprehensive contract in which the rights of the buyer and the supplier requirements have been identified completely, accurately, and trackable and have been agreed upon in all aspects and </w:t>
            </w:r>
            <w:r w:rsidRPr="00C523E5">
              <w:rPr>
                <w:rFonts w:cs="Times New Roman"/>
                <w:bCs/>
                <w:noProof/>
                <w:sz w:val="18"/>
                <w:szCs w:val="18"/>
              </w:rPr>
              <w:t>relation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lastRenderedPageBreak/>
              <w:fldChar w:fldCharType="begin">
                <w:fldData xml:space="preserve">PEVuZE5vdGU+PENpdGU+PEF1dGhvcj5QYXJrPC9BdXRob3I+PFllYXI+MjAwMTwvWWVhcj48UmVj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QYXJrPC9BdXRob3I+PFllYXI+MjAwMTwvWWVhcj48UmVj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7,23,27,37,80]</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Responsiveness</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supplier performance in programming the orders and also </w:t>
            </w:r>
            <w:r w:rsidRPr="00C523E5">
              <w:rPr>
                <w:rFonts w:cs="Times New Roman"/>
                <w:bCs/>
                <w:noProof/>
                <w:sz w:val="18"/>
                <w:szCs w:val="18"/>
              </w:rPr>
              <w:t>inappropriate</w:t>
            </w:r>
            <w:r w:rsidRPr="00C523E5">
              <w:rPr>
                <w:rFonts w:cs="Times New Roman"/>
                <w:bCs/>
                <w:sz w:val="18"/>
                <w:szCs w:val="18"/>
              </w:rPr>
              <w:t xml:space="preserve"> responsiveness and reaction about change in the type and volume of the ordered product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accessibility of the supplier in case of required support services and/or necessity to information exchange and critical communication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quick responsiveness and determining the status of the returned products and rejected items (returning the cost of replacing the product)?</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LdW88L0F1dGhvcj48WWVhcj4yMDEwPC9ZZWFyPjxSZWNO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LdW88L0F1dGhvcj48WWVhcj4yMDEwPC9ZZWFyPjxSZWNO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27,40,52,56,80]</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After-sales and support services</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supplier in providing setup and installation services, maintenance, cyclic services, and in repairment of medical equipment and devic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providing support services and critical guidance, completing the invoices and financial transactions after the electronic sale, and also providing the required information for the medical equipment management system of the hospital?</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managing and tracking the buyer complaints and their settlement?</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CaGFyYWR3YWo8L0F1dGhvcj48WWVhcj4yMDA0PC9ZZWFy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CaGFyYWR3YWo8L0F1dGhvcj48WWVhcj4yMDA0PC9ZZWFy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22,64,76,90,115]</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val="restart"/>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Process</w:t>
            </w: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Process capability and control</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supplier performance concerning </w:t>
            </w:r>
            <w:r w:rsidRPr="00C523E5">
              <w:rPr>
                <w:rFonts w:cs="Times New Roman"/>
                <w:bCs/>
                <w:noProof/>
                <w:sz w:val="18"/>
                <w:szCs w:val="18"/>
              </w:rPr>
              <w:t>testing</w:t>
            </w:r>
            <w:r w:rsidRPr="00C523E5">
              <w:rPr>
                <w:rFonts w:cs="Times New Roman"/>
                <w:bCs/>
                <w:sz w:val="18"/>
                <w:szCs w:val="18"/>
              </w:rPr>
              <w:t>, inspection, and quality control of the medical equipment and devices (before shipping to the buyer)?</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about the average number of accepted items (in conformance to the desired characteristics) at each purchase?</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stable are the features and characteristics of the products at each purchase?</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Gb3JrZXI8L0F1dGhvcj48WWVhcj4xOTk3PC9ZZWFyPjxS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Gb3JrZXI8L0F1dGhvcj48WWVhcj4xOTk3PC9ZZWFyPjxS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42,85,86,96,140</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Shipping and transportation</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What is your evaluation of the supplier performance in proper, strong, and secure packaging and proper and reliable loading and transporting medical equipment and devic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What is your evaluation of the supplier’s performance in providing insurance for the loading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7FnmVuPC9BdXRob3I+PFllYXI+MjAwODwvWWVhcj48UmVj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7FnmVuPC9BdXRob3I+PFllYXI+MjAwODwvWWVhcj48UmVj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20,27,71,119,</w:t>
            </w:r>
            <w:r>
              <w:rPr>
                <w:rFonts w:cs="Times New Roman"/>
                <w:noProof/>
                <w:sz w:val="18"/>
                <w:szCs w:val="18"/>
                <w:highlight w:val="yellow"/>
              </w:rPr>
              <w:t>132</w:t>
            </w:r>
            <w:r w:rsidRPr="00B35847">
              <w:rPr>
                <w:rFonts w:cs="Times New Roman"/>
                <w:noProof/>
                <w:sz w:val="18"/>
                <w:szCs w:val="18"/>
                <w:highlight w:val="yellow"/>
              </w:rPr>
              <w:t>]</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val="restart"/>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Organizational Quality</w:t>
            </w: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Quality certifications</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performing the activities and requirements of the quality management standards such as ISO 9001 and ISO 13485?</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the supplier has an </w:t>
            </w:r>
            <w:r w:rsidRPr="00C523E5">
              <w:rPr>
                <w:rFonts w:cs="Times New Roman"/>
                <w:bCs/>
                <w:noProof/>
                <w:sz w:val="18"/>
                <w:szCs w:val="18"/>
              </w:rPr>
              <w:t>effective</w:t>
            </w:r>
            <w:r w:rsidRPr="00C523E5">
              <w:rPr>
                <w:rFonts w:cs="Times New Roman"/>
                <w:bCs/>
                <w:sz w:val="18"/>
                <w:szCs w:val="18"/>
              </w:rPr>
              <w:t xml:space="preserve"> performance concerning the quality management systems and standards to be selected as the top unit and receive quality honors and award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Bd2FzdGhpPC9BdXRob3I+PFllYXI+MjAxNTwvWWVhcj48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Bd2FzdGhpPC9BdXRob3I+PFllYXI+MjAxNTwvWWVhcj48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9,36,84,96,110]</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Continuous improvement</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supplier performance regarding the comments, suggestions, and critics of the customer and implementing the customer satisfaction measurement system and also providing plans for improving the relationships with the customer?</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At a certain time, how do you evaluate the supplier performance in making a </w:t>
            </w:r>
            <w:r w:rsidRPr="00C523E5">
              <w:rPr>
                <w:rFonts w:cs="Times New Roman"/>
                <w:bCs/>
                <w:noProof/>
                <w:sz w:val="18"/>
                <w:szCs w:val="18"/>
              </w:rPr>
              <w:t>significant</w:t>
            </w:r>
            <w:r w:rsidRPr="00C523E5">
              <w:rPr>
                <w:rFonts w:cs="Times New Roman"/>
                <w:bCs/>
                <w:sz w:val="18"/>
                <w:szCs w:val="18"/>
              </w:rPr>
              <w:t xml:space="preserve"> improvement in the quality of products, services, and relationships with the customer and also in reducing the number of rejected items (or increasing the number of accepted item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supplier performance in performing the activities and requirements of the ISO 9004 as the guidance of continuous improvement programs like total quality management (TQM), 5S, and quality assurance?</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Gb3JrZXI8L0F1dGhvcj48WWVhcj4xOTk3PC9ZZWFyPjxS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Gb3JrZXI8L0F1dGhvcj48WWVhcj4xOTk3PC9ZZWFyPjxS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25,36,42,74,95,105,139]</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val="restart"/>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Resilience engineering</w:t>
            </w: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Flexibility</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w:t>
            </w:r>
            <w:r w:rsidRPr="00C523E5">
              <w:rPr>
                <w:rFonts w:cs="Times New Roman"/>
                <w:bCs/>
                <w:noProof/>
                <w:sz w:val="18"/>
                <w:szCs w:val="18"/>
              </w:rPr>
              <w:t>flexible is</w:t>
            </w:r>
            <w:r w:rsidRPr="00C523E5">
              <w:rPr>
                <w:rFonts w:cs="Times New Roman"/>
                <w:bCs/>
                <w:sz w:val="18"/>
                <w:szCs w:val="18"/>
              </w:rPr>
              <w:t xml:space="preserve"> the supplier for changing the prices under the competitive conditions of the market?</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performance of suppliers in providing </w:t>
            </w:r>
            <w:r w:rsidRPr="00C523E5">
              <w:rPr>
                <w:rFonts w:cs="Times New Roman"/>
                <w:bCs/>
                <w:sz w:val="18"/>
                <w:szCs w:val="18"/>
              </w:rPr>
              <w:lastRenderedPageBreak/>
              <w:t xml:space="preserve">a </w:t>
            </w:r>
            <w:r w:rsidRPr="00C523E5">
              <w:rPr>
                <w:rFonts w:cs="Times New Roman"/>
                <w:bCs/>
                <w:noProof/>
                <w:sz w:val="18"/>
                <w:szCs w:val="18"/>
              </w:rPr>
              <w:t>guarantee</w:t>
            </w:r>
            <w:r w:rsidRPr="00C523E5">
              <w:rPr>
                <w:rFonts w:cs="Times New Roman"/>
                <w:bCs/>
                <w:sz w:val="18"/>
                <w:szCs w:val="18"/>
              </w:rPr>
              <w:t xml:space="preserve"> for the final products in case of fluctuation in the quality of its raw material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In case of occurring unexpected events or disruptions (like changing the buyer’s strategies due to the market fluctuations or financial problems), how do you evaluate the flexibility of suppliers for modifying contracts or defining new agreement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lastRenderedPageBreak/>
              <w:fldChar w:fldCharType="begin">
                <w:fldData xml:space="preserve">PEVuZE5vdGU+PENpdGU+PEF1dGhvcj5SYWplc2g8L0F1dGhvcj48WWVhcj4yMDE1PC9ZZWFyPjxS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SYWplc2g8L0F1dGhvcj48WWVhcj4yMDE1PC9ZZWFyPjxS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13,15,109,129,133]</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Redundancy</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w:t>
            </w:r>
            <w:r w:rsidRPr="00C523E5">
              <w:rPr>
                <w:rFonts w:cs="Times New Roman"/>
                <w:bCs/>
                <w:noProof/>
                <w:sz w:val="18"/>
                <w:szCs w:val="18"/>
              </w:rPr>
              <w:t>capacity</w:t>
            </w:r>
            <w:r w:rsidRPr="00C523E5">
              <w:rPr>
                <w:rFonts w:cs="Times New Roman"/>
                <w:bCs/>
                <w:sz w:val="18"/>
                <w:szCs w:val="18"/>
              </w:rPr>
              <w:t xml:space="preserve"> is the supplier to increase the production (supply) capacity?</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In case of unexpected events or emergency demand, how much capability has the supplier to provide the ordered products from the warehouse (surplus saving (S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DaHJpc3RvcGhlcjwvQXV0aG9yPjxZZWFyPjIwMDQ8L1ll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=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DaHJpc3RvcGhlcjwvQXV0aG9yPjxZZWFyPjIwMDQ8L1ll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=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15,32,68,141]</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Adaptability</w:t>
            </w:r>
          </w:p>
          <w:p w:rsidR="009D5072" w:rsidRPr="00C523E5" w:rsidRDefault="009D5072" w:rsidP="00803807">
            <w:pPr>
              <w:widowControl w:val="0"/>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adaptability has the supplier to adapt </w:t>
            </w:r>
            <w:r w:rsidRPr="00C523E5">
              <w:rPr>
                <w:rFonts w:cs="Times New Roman"/>
                <w:bCs/>
                <w:noProof/>
                <w:sz w:val="18"/>
                <w:szCs w:val="18"/>
              </w:rPr>
              <w:t>to</w:t>
            </w:r>
            <w:r w:rsidRPr="00C523E5">
              <w:rPr>
                <w:rFonts w:cs="Times New Roman"/>
                <w:bCs/>
                <w:sz w:val="18"/>
                <w:szCs w:val="18"/>
              </w:rPr>
              <w:t xml:space="preserve"> the changes in the desires and customized characteristics of the customer?</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In case of any fluctuation and change in the market, how adaptable is the supplier in providing the after-sale servic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much adaptability has the supplier to adapt itself </w:t>
            </w:r>
            <w:r w:rsidRPr="00C523E5">
              <w:rPr>
                <w:rFonts w:cs="Times New Roman"/>
                <w:bCs/>
                <w:noProof/>
                <w:sz w:val="18"/>
                <w:szCs w:val="18"/>
              </w:rPr>
              <w:t>to</w:t>
            </w:r>
            <w:r w:rsidRPr="00C523E5">
              <w:rPr>
                <w:rFonts w:cs="Times New Roman"/>
                <w:bCs/>
                <w:sz w:val="18"/>
                <w:szCs w:val="18"/>
              </w:rPr>
              <w:t xml:space="preserve"> new requirements caused by the change or updating of the international and national standards and laws of the medical equipment and device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BemFkZWg8L0F1dGhvcj48WWVhcj4yMDE3PC9ZZWFyPjxS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==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BemFkZWg8L0F1dGhvcj48WWVhcj4yMDE3PC9ZZWFyPjxS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==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13,15,101,102,125]</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Awareness</w:t>
            </w:r>
          </w:p>
          <w:p w:rsidR="009D5072" w:rsidRPr="00C523E5" w:rsidRDefault="009D5072" w:rsidP="00803807">
            <w:pPr>
              <w:widowControl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8"/>
                <w:szCs w:val="18"/>
              </w:rPr>
            </w:pP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sharing the required information and resources with the buyer?</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ability and awareness of the supplier in predicting unexpected events like economic fluctuations of the market and prices, sudden changes of demand and supply, and probable financial problems of the buyer?</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studying the market, awareness of the market competition, and also being informed about the competitive advantages of the other supplier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Xb29kczwvQXV0aG9yPjxZZWFyPjIwMTI8L1llYXI+PFJl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Xb29kczwvQXV0aG9yPjxZZWFyPjIwMTI8L1llYXI+PFJl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55,82,101,104,137]</w:t>
            </w:r>
            <w:r w:rsidRPr="00B35847">
              <w:rPr>
                <w:rFonts w:cs="Times New Roman"/>
                <w:sz w:val="18"/>
                <w:szCs w:val="18"/>
                <w:highlight w:val="yellow"/>
              </w:rPr>
              <w:fldChar w:fldCharType="end"/>
            </w:r>
          </w:p>
        </w:tc>
      </w:tr>
      <w:tr w:rsidR="009D5072" w:rsidRPr="00C523E5" w:rsidTr="008038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rPr>
            </w:pPr>
            <w:r w:rsidRPr="00C523E5">
              <w:rPr>
                <w:rFonts w:ascii="Times New Roman" w:hAnsi="Times New Roman" w:cs="Times New Roman"/>
                <w:b/>
                <w:color w:val="auto"/>
                <w:sz w:val="18"/>
                <w:szCs w:val="18"/>
              </w:rPr>
              <w:t>Management commitment</w:t>
            </w: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How much willingness has the supplier to keep and develop the relationships and long-term and stable cooperation with the buyer and try to develop facilitating approaches in the trading activiti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commitment of the supplier on the trading laws of medical equipment and devices and also the </w:t>
            </w:r>
            <w:r w:rsidRPr="00C523E5">
              <w:rPr>
                <w:rFonts w:cs="Times New Roman"/>
                <w:bCs/>
                <w:noProof/>
                <w:sz w:val="18"/>
                <w:szCs w:val="18"/>
              </w:rPr>
              <w:t>proper</w:t>
            </w:r>
            <w:r w:rsidRPr="00C523E5">
              <w:rPr>
                <w:rFonts w:cs="Times New Roman"/>
                <w:bCs/>
                <w:sz w:val="18"/>
                <w:szCs w:val="18"/>
              </w:rPr>
              <w:t xml:space="preserve"> implementation of the contracts and agreement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In abnormal conditions such as price fluctuations, surplus or emergency orders, or post-due payments of the purchased products, how much committed is the supplier to maintaining the quality and basic characteristics of the provided products and service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100000" w:firstRow="0" w:lastRow="0" w:firstColumn="0" w:lastColumn="0" w:oddVBand="0" w:evenVBand="0" w:oddHBand="1" w:evenHBand="0" w:firstRowFirstColumn="0" w:firstRowLastColumn="0" w:lastRowFirstColumn="0" w:lastRowLastColumn="0"/>
              <w:rPr>
                <w:rFonts w:cs="Times New Roman"/>
                <w:bCs/>
                <w:sz w:val="18"/>
                <w:szCs w:val="18"/>
              </w:rPr>
            </w:pPr>
            <w:r w:rsidRPr="00C523E5">
              <w:rPr>
                <w:rFonts w:cs="Times New Roman"/>
                <w:bCs/>
                <w:sz w:val="18"/>
                <w:szCs w:val="18"/>
              </w:rPr>
              <w:t xml:space="preserve">In case of any violation </w:t>
            </w:r>
            <w:r w:rsidRPr="00C523E5">
              <w:rPr>
                <w:rFonts w:cs="Times New Roman"/>
                <w:bCs/>
                <w:noProof/>
                <w:sz w:val="18"/>
                <w:szCs w:val="18"/>
              </w:rPr>
              <w:t>of</w:t>
            </w:r>
            <w:r w:rsidRPr="00C523E5">
              <w:rPr>
                <w:rFonts w:cs="Times New Roman"/>
                <w:bCs/>
                <w:sz w:val="18"/>
                <w:szCs w:val="18"/>
              </w:rPr>
              <w:t xml:space="preserve"> the contracts and agreed commissions by the supplier or occurring basic problem in the requirements of the warranties, how much ability has the supplier to compensate for the financial and non-financial losses?</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Xb29kczwvQXV0aG9yPjxZZWFyPjIwMTI8L1llYXI+PFJl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Xb29kczwvQXV0aG9yPjxZZWFyPjIwMTI8L1llYXI+PFJl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5,14,24,27,55,106,111,137]</w:t>
            </w:r>
            <w:r w:rsidRPr="00B35847">
              <w:rPr>
                <w:rFonts w:cs="Times New Roman"/>
                <w:sz w:val="18"/>
                <w:szCs w:val="18"/>
                <w:highlight w:val="yellow"/>
              </w:rPr>
              <w:fldChar w:fldCharType="end"/>
            </w:r>
          </w:p>
        </w:tc>
      </w:tr>
      <w:tr w:rsidR="009D5072" w:rsidRPr="00C523E5" w:rsidTr="00803807">
        <w:trPr>
          <w:jc w:val="center"/>
        </w:trPr>
        <w:tc>
          <w:tcPr>
            <w:cnfStyle w:val="001000000000" w:firstRow="0" w:lastRow="0" w:firstColumn="1" w:lastColumn="0" w:oddVBand="0" w:evenVBand="0" w:oddHBand="0" w:evenHBand="0" w:firstRowFirstColumn="0" w:firstRowLastColumn="0" w:lastRowFirstColumn="0" w:lastRowLastColumn="0"/>
            <w:tcW w:w="1109"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rPr>
                <w:rFonts w:cs="Times New Roman"/>
                <w:color w:val="auto"/>
                <w:sz w:val="18"/>
                <w:szCs w:val="18"/>
              </w:rPr>
            </w:pPr>
          </w:p>
        </w:tc>
        <w:tc>
          <w:tcPr>
            <w:tcW w:w="1273" w:type="dxa"/>
            <w:vMerge/>
            <w:shd w:val="clear" w:color="auto" w:fill="auto"/>
            <w:tcMar>
              <w:left w:w="29" w:type="dxa"/>
              <w:right w:w="29"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p>
        </w:tc>
        <w:tc>
          <w:tcPr>
            <w:tcW w:w="1264" w:type="dxa"/>
            <w:shd w:val="clear" w:color="auto" w:fill="auto"/>
            <w:tcMar>
              <w:left w:w="14" w:type="dxa"/>
              <w:right w:w="14" w:type="dxa"/>
            </w:tcMar>
            <w:vAlign w:val="center"/>
          </w:tcPr>
          <w:p w:rsidR="009D5072" w:rsidRPr="00C523E5"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b/>
                <w:color w:val="auto"/>
                <w:sz w:val="18"/>
                <w:szCs w:val="18"/>
              </w:rPr>
            </w:pPr>
            <w:r w:rsidRPr="00C523E5">
              <w:rPr>
                <w:rFonts w:cs="Times New Roman"/>
                <w:b/>
                <w:color w:val="auto"/>
                <w:sz w:val="18"/>
                <w:szCs w:val="18"/>
              </w:rPr>
              <w:t>Preparedness</w:t>
            </w:r>
          </w:p>
        </w:tc>
        <w:tc>
          <w:tcPr>
            <w:tcW w:w="5439" w:type="dxa"/>
            <w:shd w:val="clear" w:color="auto" w:fill="auto"/>
            <w:tcMar>
              <w:left w:w="29" w:type="dxa"/>
              <w:right w:w="29" w:type="dxa"/>
            </w:tcMar>
            <w:vAlign w:val="center"/>
          </w:tcPr>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How do you evaluate the performance of the supplier in implementing risk management activities and plans and implementing the requirements of the ISO 31000 and HSE standards?</w:t>
            </w:r>
          </w:p>
          <w:p w:rsidR="009D5072" w:rsidRPr="00C523E5" w:rsidRDefault="009D5072" w:rsidP="009D5072">
            <w:pPr>
              <w:pStyle w:val="ListParagraph"/>
              <w:widowControl w:val="0"/>
              <w:numPr>
                <w:ilvl w:val="0"/>
                <w:numId w:val="1"/>
              </w:numPr>
              <w:spacing w:before="0" w:after="0" w:line="240" w:lineRule="auto"/>
              <w:ind w:left="288" w:hanging="288"/>
              <w:jc w:val="left"/>
              <w:cnfStyle w:val="000000000000" w:firstRow="0" w:lastRow="0" w:firstColumn="0" w:lastColumn="0" w:oddVBand="0" w:evenVBand="0" w:oddHBand="0" w:evenHBand="0" w:firstRowFirstColumn="0" w:firstRowLastColumn="0" w:lastRowFirstColumn="0" w:lastRowLastColumn="0"/>
              <w:rPr>
                <w:rFonts w:cs="Times New Roman"/>
                <w:bCs/>
                <w:sz w:val="18"/>
                <w:szCs w:val="18"/>
              </w:rPr>
            </w:pPr>
            <w:r w:rsidRPr="00C523E5">
              <w:rPr>
                <w:rFonts w:cs="Times New Roman"/>
                <w:bCs/>
                <w:sz w:val="18"/>
                <w:szCs w:val="18"/>
              </w:rPr>
              <w:t xml:space="preserve">How do you evaluate the supplier in having the </w:t>
            </w:r>
            <w:r w:rsidRPr="00C523E5">
              <w:rPr>
                <w:rFonts w:cs="Times New Roman"/>
                <w:bCs/>
                <w:noProof/>
                <w:sz w:val="18"/>
                <w:szCs w:val="18"/>
              </w:rPr>
              <w:t>capacity</w:t>
            </w:r>
            <w:r w:rsidRPr="00C523E5">
              <w:rPr>
                <w:rFonts w:cs="Times New Roman"/>
                <w:bCs/>
                <w:sz w:val="18"/>
                <w:szCs w:val="18"/>
              </w:rPr>
              <w:t>, concentration, and adequate preparedness and having effective plans to deal with disruptions and events occurred in the market, contact systems with the buyer, and shipping and transportation of the products to the buyer?</w:t>
            </w:r>
          </w:p>
        </w:tc>
        <w:tc>
          <w:tcPr>
            <w:tcW w:w="1715" w:type="dxa"/>
            <w:shd w:val="clear" w:color="auto" w:fill="auto"/>
            <w:tcMar>
              <w:left w:w="58" w:type="dxa"/>
              <w:right w:w="58" w:type="dxa"/>
            </w:tcMar>
            <w:vAlign w:val="center"/>
          </w:tcPr>
          <w:p w:rsidR="009D5072" w:rsidRPr="00B35847" w:rsidRDefault="009D5072" w:rsidP="00803807">
            <w:pPr>
              <w:pStyle w:val="ListParagraph"/>
              <w:widowControl w:val="0"/>
              <w:spacing w:before="0" w:after="0"/>
              <w:ind w:left="0"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highlight w:val="yellow"/>
              </w:rPr>
            </w:pPr>
            <w:r w:rsidRPr="00B35847">
              <w:rPr>
                <w:rFonts w:cs="Times New Roman"/>
                <w:sz w:val="18"/>
                <w:szCs w:val="18"/>
                <w:highlight w:val="yellow"/>
              </w:rPr>
              <w:fldChar w:fldCharType="begin">
                <w:fldData xml:space="preserve">PEVuZE5vdGU+PENpdGU+PEF1dGhvcj5XcmVhdGhhbGw8L0F1dGhvcj48WWVhcj4yMDA2PC9ZZWFy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</w:fldData>
              </w:fldChar>
            </w:r>
            <w:r w:rsidRPr="00B35847">
              <w:rPr>
                <w:rFonts w:cs="Times New Roman"/>
                <w:sz w:val="18"/>
                <w:szCs w:val="18"/>
                <w:highlight w:val="yellow"/>
              </w:rPr>
              <w:instrText xml:space="preserve"> ADDIN EN.CITE </w:instrText>
            </w:r>
            <w:r w:rsidRPr="00B35847">
              <w:rPr>
                <w:rFonts w:cs="Times New Roman"/>
                <w:sz w:val="18"/>
                <w:szCs w:val="18"/>
                <w:highlight w:val="yellow"/>
              </w:rPr>
              <w:fldChar w:fldCharType="begin">
                <w:fldData xml:space="preserve">PEVuZE5vdGU+PENpdGU+PEF1dGhvcj5XcmVhdGhhbGw8L0F1dGhvcj48WWVhcj4yMDA2PC9ZZWFy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</w:fldData>
              </w:fldChar>
            </w:r>
            <w:r w:rsidRPr="00B35847">
              <w:rPr>
                <w:rFonts w:cs="Times New Roman"/>
                <w:sz w:val="18"/>
                <w:szCs w:val="18"/>
                <w:highlight w:val="yellow"/>
              </w:rPr>
              <w:instrText xml:space="preserve"> ADDIN EN.CITE.DATA </w:instrText>
            </w:r>
            <w:r w:rsidRPr="00B35847">
              <w:rPr>
                <w:rFonts w:cs="Times New Roman"/>
                <w:sz w:val="18"/>
                <w:szCs w:val="18"/>
                <w:highlight w:val="yellow"/>
              </w:rPr>
            </w:r>
            <w:r w:rsidRPr="00B35847">
              <w:rPr>
                <w:rFonts w:cs="Times New Roman"/>
                <w:sz w:val="18"/>
                <w:szCs w:val="18"/>
                <w:highlight w:val="yellow"/>
              </w:rPr>
              <w:fldChar w:fldCharType="end"/>
            </w:r>
            <w:r w:rsidRPr="00B35847">
              <w:rPr>
                <w:rFonts w:cs="Times New Roman"/>
                <w:sz w:val="18"/>
                <w:szCs w:val="18"/>
                <w:highlight w:val="yellow"/>
              </w:rPr>
            </w:r>
            <w:r w:rsidRPr="00B35847">
              <w:rPr>
                <w:rFonts w:cs="Times New Roman"/>
                <w:sz w:val="18"/>
                <w:szCs w:val="18"/>
                <w:highlight w:val="yellow"/>
              </w:rPr>
              <w:fldChar w:fldCharType="separate"/>
            </w:r>
            <w:r w:rsidRPr="00B35847">
              <w:rPr>
                <w:rFonts w:cs="Times New Roman"/>
                <w:noProof/>
                <w:sz w:val="18"/>
                <w:szCs w:val="18"/>
                <w:highlight w:val="yellow"/>
              </w:rPr>
              <w:t>[26,46,55,81,101,138]</w:t>
            </w:r>
            <w:r w:rsidRPr="00B35847">
              <w:rPr>
                <w:rFonts w:cs="Times New Roman"/>
                <w:sz w:val="18"/>
                <w:szCs w:val="18"/>
                <w:highlight w:val="yellow"/>
              </w:rPr>
              <w:fldChar w:fldCharType="end"/>
            </w:r>
          </w:p>
        </w:tc>
      </w:tr>
    </w:tbl>
    <w:p w:rsidR="001B1655" w:rsidRDefault="001B1655" w:rsidP="009D5072">
      <w:pPr>
        <w:widowControl w:val="0"/>
        <w:spacing w:after="200"/>
      </w:pPr>
    </w:p>
    <w:sectPr w:rsidR="001B16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Courier New"/>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177C"/>
    <w:multiLevelType w:val="hybridMultilevel"/>
    <w:tmpl w:val="48287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1NzAxNDE0N7IwMDVQ0lEKTi0uzszPAykwqgUAnR+jkSwAAAA="/>
  </w:docVars>
  <w:rsids>
    <w:rsidRoot w:val="009D5072"/>
    <w:rsid w:val="00084D07"/>
    <w:rsid w:val="001B1655"/>
    <w:rsid w:val="00270016"/>
    <w:rsid w:val="009D5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B8D63"/>
  <w15:chartTrackingRefBased/>
  <w15:docId w15:val="{A202C194-24BA-4C8E-9B73-0E1023381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072"/>
    <w:pPr>
      <w:spacing w:before="120" w:after="120" w:line="276" w:lineRule="auto"/>
      <w:ind w:left="720" w:firstLine="227"/>
      <w:contextualSpacing/>
      <w:jc w:val="both"/>
    </w:pPr>
    <w:rPr>
      <w:rFonts w:ascii="Times New Roman" w:hAnsi="Times New Roman" w:cs="B Nazanin"/>
      <w:szCs w:val="24"/>
    </w:rPr>
  </w:style>
  <w:style w:type="table" w:styleId="ListTable6Colorful">
    <w:name w:val="List Table 6 Colorful"/>
    <w:basedOn w:val="TableNormal"/>
    <w:uiPriority w:val="51"/>
    <w:rsid w:val="009D50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619</Words>
  <Characters>923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La Salle University</Company>
  <LinksUpToDate>false</LinksUpToDate>
  <CharactersWithSpaces>1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jid Tavana</dc:creator>
  <cp:keywords/>
  <dc:description/>
  <cp:lastModifiedBy>Madjid Tavana</cp:lastModifiedBy>
  <cp:revision>2</cp:revision>
  <dcterms:created xsi:type="dcterms:W3CDTF">2021-01-08T09:06:00Z</dcterms:created>
  <dcterms:modified xsi:type="dcterms:W3CDTF">2021-01-11T22:12:00Z</dcterms:modified>
</cp:coreProperties>
</file>